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1D01F9F" w14:textId="77777777" w:rsidR="00540500" w:rsidRDefault="006169E7" w:rsidP="00AB4C1C">
      <w:pPr>
        <w:pStyle w:val="Heading1"/>
        <w:jc w:val="center"/>
      </w:pPr>
      <w:r>
        <w:t>Measuring e</w:t>
      </w:r>
      <w:r w:rsidR="00B6039A">
        <w:t xml:space="preserve">nvironmentally significant </w:t>
      </w:r>
      <w:r w:rsidR="00874575">
        <w:t>values</w:t>
      </w:r>
    </w:p>
    <w:p w14:paraId="1859F04E" w14:textId="77777777" w:rsidR="001058BE" w:rsidRPr="001058BE" w:rsidRDefault="001058BE" w:rsidP="00AB4C1C">
      <w:pPr>
        <w:jc w:val="both"/>
      </w:pPr>
    </w:p>
    <w:p w14:paraId="26E0803A" w14:textId="3CCAC735" w:rsidR="006169E7" w:rsidRDefault="006169E7" w:rsidP="00AB4C1C">
      <w:pPr>
        <w:jc w:val="both"/>
      </w:pPr>
      <w:r>
        <w:t xml:space="preserve">The </w:t>
      </w:r>
      <w:r w:rsidR="00510809">
        <w:t xml:space="preserve">values scale used with the ENLITEN cohort can be found below. Where there was more than one occupant </w:t>
      </w:r>
      <w:r w:rsidR="00F83825">
        <w:t>per household, t</w:t>
      </w:r>
      <w:r w:rsidR="00510809">
        <w:t xml:space="preserve">he respondent was asked to fill in the form on behalf of the household as a whole. </w:t>
      </w:r>
      <w:r w:rsidR="000B6D49">
        <w:t>The</w:t>
      </w:r>
      <w:r w:rsidR="00510809">
        <w:t xml:space="preserve"> work</w:t>
      </w:r>
      <w:r w:rsidR="000B6D49">
        <w:t xml:space="preserve"> </w:t>
      </w:r>
      <w:r w:rsidR="00510809">
        <w:t xml:space="preserve">on the validity of such proxy judgements </w:t>
      </w:r>
      <w:r w:rsidR="000B6D49">
        <w:t xml:space="preserve">performed within the ENLITEN project </w:t>
      </w:r>
      <w:r w:rsidR="00510809">
        <w:t xml:space="preserve">has shown that respondents are fairly accurate </w:t>
      </w:r>
      <w:r w:rsidR="00F83825">
        <w:t>when doing</w:t>
      </w:r>
      <w:r w:rsidR="00510809">
        <w:t xml:space="preserve"> this.</w:t>
      </w:r>
    </w:p>
    <w:p w14:paraId="0DA3FDCD" w14:textId="77777777" w:rsidR="006169E7" w:rsidRDefault="006169E7" w:rsidP="00AB4C1C">
      <w:pPr>
        <w:pStyle w:val="Heading2"/>
        <w:jc w:val="both"/>
      </w:pPr>
      <w:r>
        <w:t xml:space="preserve">Methodology </w:t>
      </w:r>
    </w:p>
    <w:p w14:paraId="674C54F2" w14:textId="77777777" w:rsidR="00874575" w:rsidRDefault="000929DC" w:rsidP="00AB4C1C">
      <w:pPr>
        <w:tabs>
          <w:tab w:val="left" w:pos="6100"/>
        </w:tabs>
        <w:jc w:val="both"/>
      </w:pPr>
      <w:r>
        <w:t>Self-transcendence (Altruistic &amp; B</w:t>
      </w:r>
      <w:r w:rsidR="00874575">
        <w:t>io</w:t>
      </w:r>
      <w:r>
        <w:t>spheric) and self enhancement (Egoistic &amp; H</w:t>
      </w:r>
      <w:r w:rsidR="00874575">
        <w:t xml:space="preserve">edonic) values orientations </w:t>
      </w:r>
      <w:r w:rsidR="00B6039A">
        <w:t xml:space="preserve">are </w:t>
      </w:r>
      <w:r w:rsidR="00874575">
        <w:t xml:space="preserve">measured using a 16 item scale similar in content to that used </w:t>
      </w:r>
      <w:r w:rsidR="00B6039A" w:rsidRPr="00B6039A">
        <w:t xml:space="preserve">Steg, </w:t>
      </w:r>
      <w:proofErr w:type="spellStart"/>
      <w:r w:rsidR="00B6039A" w:rsidRPr="00B6039A">
        <w:t>Perlaviciute</w:t>
      </w:r>
      <w:proofErr w:type="spellEnd"/>
      <w:r w:rsidR="00B6039A" w:rsidRPr="00B6039A">
        <w:t xml:space="preserve">, van der </w:t>
      </w:r>
      <w:proofErr w:type="spellStart"/>
      <w:r w:rsidR="00B6039A" w:rsidRPr="00B6039A">
        <w:t>Werff</w:t>
      </w:r>
      <w:proofErr w:type="spellEnd"/>
      <w:r w:rsidR="00B6039A" w:rsidRPr="00B6039A">
        <w:t xml:space="preserve">, &amp; </w:t>
      </w:r>
      <w:proofErr w:type="spellStart"/>
      <w:r w:rsidR="00B6039A" w:rsidRPr="00B6039A">
        <w:t>Lurvink</w:t>
      </w:r>
      <w:proofErr w:type="spellEnd"/>
      <w:r w:rsidR="00B6039A" w:rsidRPr="00B6039A">
        <w:t xml:space="preserve"> </w:t>
      </w:r>
      <w:r w:rsidR="00B6039A">
        <w:fldChar w:fldCharType="begin" w:fldLock="1"/>
      </w:r>
      <w:r w:rsidR="00B6039A">
        <w:instrText>ADDIN CSL_CITATION { "citationItems" : [ { "id" : "ITEM-1", "itemData" : { "DOI" : "10.1177/0013916512454730", "ISSN" : "0013-9165", "author" : [ { "dropping-particle" : "", "family" : "Steg", "given" : "L.", "non-dropping-particle" : "", "parse-names" : false, "suffix" : "" }, { "dropping-particle" : "", "family" : "Perlaviciute", "given" : "G.", "non-dropping-particle" : "", "parse-names" : false, "suffix" : "" }, { "dropping-particle" : "", "family" : "Werff", "given" : "E.", "non-dropping-particle" : "van der", "parse-names" : false, "suffix" : "" }, { "dropping-particle" : "", "family" : "Lurvink", "given" : "J.", "non-dropping-particle" : "", "parse-names" : false, "suffix" : "" } ], "container-title" : "Environment and Behavior", "id" : "ITEM-1", "issued" : { "date-parts" : [ [ "2012", "9", "10" ] ] }, "title" : "The Significance of Hedonic Values for Environmentally Relevant Attitudes, Preferences, and Actions", "type" : "article-journal" }, "uris" : [ "http://www.mendeley.com/documents/?uuid=0147febc-4ec4-4118-8ff5-979654e0236a" ] } ], "mendeley" : { "formattedCitation" : "(Steg, Perlaviciute, van der Werff, &amp; Lurvink, 2012)", "manualFormatting" : "(2012)", "plainTextFormattedCitation" : "(Steg, Perlaviciute, van der Werff, &amp; Lurvink, 2012)", "previouslyFormattedCitation" : "(Steg, Perlaviciute, van der Werff, &amp; Lurvink, 2012)" }, "properties" : { "noteIndex" : 0 }, "schema" : "https://github.com/citation-style-language/schema/raw/master/csl-citation.json" }</w:instrText>
      </w:r>
      <w:r w:rsidR="00B6039A">
        <w:fldChar w:fldCharType="separate"/>
      </w:r>
      <w:r w:rsidR="00B6039A">
        <w:rPr>
          <w:noProof/>
        </w:rPr>
        <w:t>(</w:t>
      </w:r>
      <w:r w:rsidR="00B6039A" w:rsidRPr="00B6039A">
        <w:rPr>
          <w:noProof/>
        </w:rPr>
        <w:t>2012)</w:t>
      </w:r>
      <w:r w:rsidR="00B6039A">
        <w:fldChar w:fldCharType="end"/>
      </w:r>
      <w:r w:rsidR="00874575">
        <w:t xml:space="preserve"> which was based on the Schwartz value </w:t>
      </w:r>
      <w:r w:rsidR="00B6039A">
        <w:fldChar w:fldCharType="begin" w:fldLock="1"/>
      </w:r>
      <w:r w:rsidR="00B01CD9">
        <w:instrText>ADDIN CSL_CITATION { "citationItems" : [ { "id" : "ITEM-1", "itemData" : { "author" : [ { "dropping-particle" : "", "family" : "Schwartz", "given" : "S. H.", "non-dropping-particle" : "", "parse-names" : false, "suffix" : "" } ], "container-title" : "Advances in experimental social psychology Vol. 25", "editor" : [ { "dropping-particle" : "", "family" : "Zanna", "given" : "M P", "non-dropping-particle" : "", "parse-names" : false, "suffix" : "" } ], "id" : "ITEM-1", "issued" : { "date-parts" : [ [ "1992" ] ] }, "publisher" : "AcademicPress", "publisher-place" : "Orlando, FL", "title" : "Universals in the content and structure of values: Theoretical advances and empirical tests in 20 countries", "type" : "chapter" }, "uris" : [ "http://www.mendeley.com/documents/?uuid=32f439cd-9f11-48a1-b4ae-a27455fce057" ] } ], "mendeley" : { "formattedCitation" : "(Schwartz, 1992)", "plainTextFormattedCitation" : "(Schwartz, 1992)", "previouslyFormattedCitation" : "(Schwartz, 1992)" }, "properties" : { "noteIndex" : 0 }, "schema" : "https://github.com/citation-style-language/schema/raw/master/csl-citation.json" }</w:instrText>
      </w:r>
      <w:r w:rsidR="00B6039A">
        <w:fldChar w:fldCharType="separate"/>
      </w:r>
      <w:r w:rsidR="00B6039A" w:rsidRPr="00B6039A">
        <w:rPr>
          <w:noProof/>
        </w:rPr>
        <w:t>(Schwartz, 1992)</w:t>
      </w:r>
      <w:r w:rsidR="00B6039A">
        <w:fldChar w:fldCharType="end"/>
      </w:r>
      <w:r w:rsidR="00874575">
        <w:t xml:space="preserve">.  However, anecdotal pilot work suggested that some participants found the original format confusing. Two changes were made in an attempt to increase comprehension and accessibility; the scale items were reworded and a different response scale was used. </w:t>
      </w:r>
    </w:p>
    <w:p w14:paraId="7663BFF2" w14:textId="426F9C1C" w:rsidR="00874575" w:rsidRDefault="00231348" w:rsidP="00AB4C1C">
      <w:pPr>
        <w:tabs>
          <w:tab w:val="left" w:pos="6100"/>
        </w:tabs>
        <w:jc w:val="both"/>
      </w:pPr>
      <w:r>
        <w:t>The original scale</w:t>
      </w:r>
      <w:r w:rsidR="00874575">
        <w:t xml:space="preserve"> present</w:t>
      </w:r>
      <w:r w:rsidR="001E4195">
        <w:t>s</w:t>
      </w:r>
      <w:r w:rsidR="00874575">
        <w:t xml:space="preserve"> participants with the names of 16 values accompanied by a short description (e.g. “EQUALITY:</w:t>
      </w:r>
      <w:r w:rsidR="005869EB">
        <w:t xml:space="preserve"> equal opportunity for all”). In</w:t>
      </w:r>
      <w:r w:rsidR="00874575">
        <w:t xml:space="preserve"> the present study participants were presented with statements describing the same 16 values accompanied by the prefix “It is important for you…</w:t>
      </w:r>
      <w:proofErr w:type="gramStart"/>
      <w:r w:rsidR="00874575">
        <w:t>”.</w:t>
      </w:r>
      <w:proofErr w:type="gramEnd"/>
      <w:r w:rsidR="00874575">
        <w:t xml:space="preserve"> For example, the value Equality was converted to “It is important for you….. That everyo</w:t>
      </w:r>
      <w:r w:rsidR="00B6039A">
        <w:t>ne is given equal opportunities</w:t>
      </w:r>
      <w:r w:rsidR="00874575">
        <w:t>”</w:t>
      </w:r>
      <w:r w:rsidR="00B6039A">
        <w:t>.</w:t>
      </w:r>
      <w:r w:rsidR="00874575">
        <w:t xml:space="preserve"> </w:t>
      </w:r>
      <w:proofErr w:type="gramStart"/>
      <w:r w:rsidR="00874575">
        <w:t>The new phrasings were reviewed by a leading expert in the field to ensure that they retained their original meanings</w:t>
      </w:r>
      <w:proofErr w:type="gramEnd"/>
      <w:r w:rsidR="00874575">
        <w:t xml:space="preserve"> (</w:t>
      </w:r>
      <w:proofErr w:type="spellStart"/>
      <w:r w:rsidR="00874575">
        <w:t>DeGroot</w:t>
      </w:r>
      <w:proofErr w:type="spellEnd"/>
      <w:r w:rsidR="00874575">
        <w:t>, J. personal communication</w:t>
      </w:r>
      <w:r w:rsidR="00660C84">
        <w:t xml:space="preserve"> initiated by on of the project members -Elizabeth Gabe-Thomas</w:t>
      </w:r>
      <w:r w:rsidR="00874575">
        <w:t>).</w:t>
      </w:r>
    </w:p>
    <w:p w14:paraId="6BC7A6AA" w14:textId="77777777" w:rsidR="002E5C17" w:rsidRDefault="00874575" w:rsidP="00AB4C1C">
      <w:pPr>
        <w:tabs>
          <w:tab w:val="left" w:pos="6100"/>
        </w:tabs>
        <w:jc w:val="both"/>
      </w:pPr>
      <w:r>
        <w:t>The original scales require participants to rate how important each value is to them on a nin</w:t>
      </w:r>
      <w:r w:rsidR="005869EB">
        <w:t>e point scale ranging from -1 (o</w:t>
      </w:r>
      <w:r>
        <w:t>pposed to my views), 0 (not at all important) to 7 (of supreme importance). In the</w:t>
      </w:r>
      <w:r w:rsidR="001E4195">
        <w:t xml:space="preserve"> ENLITEN project</w:t>
      </w:r>
      <w:r>
        <w:t xml:space="preserve"> respondents indicated how important the values statements were to them on a five point Likert scale with verbal anchors for each rating ranging from ‘Not important at all’ to ‘</w:t>
      </w:r>
      <w:proofErr w:type="gramStart"/>
      <w:r>
        <w:t>Extremely</w:t>
      </w:r>
      <w:proofErr w:type="gramEnd"/>
      <w:r>
        <w:t xml:space="preserve"> important’. The decision to change the rating scale was taken after consideration of the fact that the -1 point rating label “Opposed to my views” cannot be considered part of the 0-7 continuum. Furthermore, previous research has found that a shorter Likert scale can capture the theoretical structure of human values more accurately that the original 9 point scale</w:t>
      </w:r>
      <w:r w:rsidR="00B01CD9">
        <w:t xml:space="preserve"> </w:t>
      </w:r>
      <w:r w:rsidR="00B01CD9">
        <w:fldChar w:fldCharType="begin" w:fldLock="1"/>
      </w:r>
      <w:r w:rsidR="004431A4">
        <w:instrText>ADDIN CSL_CITATION { "citationItems" : [ { "id" : "ITEM-1", "itemData" : { "author" : [ { "dropping-particle" : "", "family" : "Raymond", "given" : "C.M.", "non-dropping-particle" : "", "parse-names" : false, "suffix" : "" }, { "dropping-particle" : "", "family" : "Ward", "given" : "J.R.", "non-dropping-particle" : "", "parse-names" : false, "suffix" : "" }, { "dropping-particle" : "", "family" : "Groot", "given" : "Judith I. M.", "non-dropping-particle" : "De", "parse-names" : false, "suffix" : "" } ], "container-title" : "Symposium: The role of values in environmental behaviour", "id" : "ITEM-1", "issued" : { "date-parts" : [ [ "2011" ] ] }, "publisher-place" : "University of Groningen, Groningen, the Netherlands", "title" : "The effect of the numerical rating scale on the distribution and structure of environmentally relevant values", "type" : "paper-conference" }, "uris" : [ "http://www.mendeley.com/documents/?uuid=63d865db-4de3-4070-b4e2-b3bde64eee92" ] } ], "mendeley" : { "formattedCitation" : "(Raymond, Ward, &amp; De Groot, 2011)", "plainTextFormattedCitation" : "(Raymond, Ward, &amp; De Groot, 2011)", "previouslyFormattedCitation" : "(Raymond, Ward, &amp; De Groot, 2011)" }, "properties" : { "noteIndex" : 0 }, "schema" : "https://github.com/citation-style-language/schema/raw/master/csl-citation.json" }</w:instrText>
      </w:r>
      <w:r w:rsidR="00B01CD9">
        <w:fldChar w:fldCharType="separate"/>
      </w:r>
      <w:r w:rsidR="00B01CD9" w:rsidRPr="00B01CD9">
        <w:rPr>
          <w:noProof/>
        </w:rPr>
        <w:t>(Raymond, Ward, &amp; De Groot, 2011)</w:t>
      </w:r>
      <w:r w:rsidR="00B01CD9">
        <w:fldChar w:fldCharType="end"/>
      </w:r>
      <w:r>
        <w:t xml:space="preserve">. </w:t>
      </w:r>
    </w:p>
    <w:p w14:paraId="6551BC6B" w14:textId="77777777" w:rsidR="00AB4C1C" w:rsidRPr="002E5C17" w:rsidRDefault="00AB4C1C" w:rsidP="00AB4C1C">
      <w:pPr>
        <w:tabs>
          <w:tab w:val="left" w:pos="6100"/>
        </w:tabs>
        <w:jc w:val="both"/>
      </w:pPr>
      <w:r w:rsidRPr="00AB4C1C">
        <w:rPr>
          <w:i/>
        </w:rPr>
        <w:t>Please note: the following Cronbach’s alpha coefficients are from the ENLITEN cohort. Calculate new reliability analyses if you collect additional data</w:t>
      </w:r>
      <w:r>
        <w:t>.</w:t>
      </w:r>
    </w:p>
    <w:p w14:paraId="0BB64E09" w14:textId="77777777" w:rsidR="000929DC" w:rsidRDefault="000929DC" w:rsidP="000929DC">
      <w:pPr>
        <w:pStyle w:val="Heading3"/>
      </w:pPr>
      <w:r>
        <w:t xml:space="preserve">Altruistic values </w:t>
      </w:r>
    </w:p>
    <w:p w14:paraId="6BDC57BA" w14:textId="77777777" w:rsidR="002E5C17" w:rsidRDefault="002E5C17" w:rsidP="00AB4C1C">
      <w:pPr>
        <w:tabs>
          <w:tab w:val="left" w:pos="6100"/>
        </w:tabs>
        <w:jc w:val="both"/>
      </w:pPr>
      <w:r>
        <w:t>The four altruistic value statements (“That everyone is given equal opportunities.</w:t>
      </w:r>
      <w:proofErr w:type="gramStart"/>
      <w:r>
        <w:t>”,</w:t>
      </w:r>
      <w:proofErr w:type="gramEnd"/>
      <w:r>
        <w:t xml:space="preserve"> “That the world is at peace, free of war and conflict.”, “That there is social justice and that we care for the weak.”  &amp; “To be helpful and work for the welfare of others.”) </w:t>
      </w:r>
      <w:proofErr w:type="gramStart"/>
      <w:r>
        <w:t>formed</w:t>
      </w:r>
      <w:proofErr w:type="gramEnd"/>
      <w:r>
        <w:t xml:space="preserve"> a reliable construct (α= .66). </w:t>
      </w:r>
    </w:p>
    <w:p w14:paraId="7F1E7E11" w14:textId="77777777" w:rsidR="000929DC" w:rsidRDefault="000929DC" w:rsidP="000929DC">
      <w:pPr>
        <w:pStyle w:val="Heading3"/>
      </w:pPr>
      <w:r>
        <w:t>Biospheric values</w:t>
      </w:r>
    </w:p>
    <w:p w14:paraId="4FD749FC" w14:textId="77777777" w:rsidR="002E5C17" w:rsidRDefault="002E5C17" w:rsidP="00AB4C1C">
      <w:pPr>
        <w:tabs>
          <w:tab w:val="left" w:pos="6100"/>
        </w:tabs>
        <w:jc w:val="both"/>
      </w:pPr>
      <w:r>
        <w:t>The four biospheric value statements (“To respect the earth and live in harmony with other species.</w:t>
      </w:r>
      <w:proofErr w:type="gramStart"/>
      <w:r>
        <w:t>”,</w:t>
      </w:r>
      <w:proofErr w:type="gramEnd"/>
      <w:r>
        <w:t xml:space="preserve"> “To live in unity and fit in with nature.”, “To protect the environment and preserve </w:t>
      </w:r>
      <w:r>
        <w:lastRenderedPageBreak/>
        <w:t xml:space="preserve">nature.” &amp; “To prevent pollution and protect natural resources.”) formed a highly reliable construct (α= .90). </w:t>
      </w:r>
    </w:p>
    <w:p w14:paraId="113E3379" w14:textId="77777777" w:rsidR="000929DC" w:rsidRDefault="000929DC" w:rsidP="000929DC">
      <w:pPr>
        <w:pStyle w:val="Heading3"/>
      </w:pPr>
      <w:r>
        <w:t>Egoistic values</w:t>
      </w:r>
    </w:p>
    <w:p w14:paraId="1A496427" w14:textId="77777777" w:rsidR="002E5C17" w:rsidRDefault="002E5C17" w:rsidP="00AB4C1C">
      <w:pPr>
        <w:tabs>
          <w:tab w:val="left" w:pos="6100"/>
        </w:tabs>
        <w:jc w:val="both"/>
      </w:pPr>
      <w:r>
        <w:t>The five egoistic value statement (“To have social power e.g. control or dominance over others.</w:t>
      </w:r>
      <w:proofErr w:type="gramStart"/>
      <w:r>
        <w:t>”,</w:t>
      </w:r>
      <w:proofErr w:type="gramEnd"/>
      <w:r>
        <w:t xml:space="preserve"> “To be wealthy. To have material possessions and money.</w:t>
      </w:r>
      <w:proofErr w:type="gramStart"/>
      <w:r>
        <w:t>”,</w:t>
      </w:r>
      <w:proofErr w:type="gramEnd"/>
      <w:r>
        <w:t xml:space="preserve"> “To have the right to lead or command and have authority over others.”, “To be influential and have an impact on people and events.” &amp; “To be ambitious, hardworking and aspiring.”) </w:t>
      </w:r>
      <w:proofErr w:type="gramStart"/>
      <w:r>
        <w:t>formed</w:t>
      </w:r>
      <w:proofErr w:type="gramEnd"/>
      <w:r>
        <w:t xml:space="preserve"> a reliable construct (α= .77).</w:t>
      </w:r>
    </w:p>
    <w:p w14:paraId="0C93F2AE" w14:textId="77777777" w:rsidR="000929DC" w:rsidRDefault="000929DC" w:rsidP="000929DC">
      <w:pPr>
        <w:pStyle w:val="Heading3"/>
      </w:pPr>
      <w:r>
        <w:t>Hedonic values</w:t>
      </w:r>
    </w:p>
    <w:p w14:paraId="22D1ADC4" w14:textId="77777777" w:rsidR="000C36E7" w:rsidRDefault="002E5C17" w:rsidP="00AB4C1C">
      <w:pPr>
        <w:tabs>
          <w:tab w:val="left" w:pos="6100"/>
        </w:tabs>
        <w:jc w:val="both"/>
      </w:pPr>
      <w:r>
        <w:t>The three hedonic value statements (“To have pleasure, joy and to satisfy our desires.”, “To enjoy life by enjoying food, sex, leisure activities etc.” &amp; “To be self-indulgent and do pleasant things.”) formed a moderately reliable construct (α= .59).</w:t>
      </w:r>
      <w:r w:rsidR="00874575">
        <w:tab/>
      </w:r>
    </w:p>
    <w:p w14:paraId="610406A7" w14:textId="77777777" w:rsidR="00B01CD9" w:rsidRPr="00B01CD9" w:rsidRDefault="00B01CD9" w:rsidP="00AB4C1C">
      <w:pPr>
        <w:pStyle w:val="Heading1"/>
        <w:jc w:val="both"/>
      </w:pPr>
      <w:r>
        <w:t>Cautions</w:t>
      </w:r>
    </w:p>
    <w:p w14:paraId="72801553" w14:textId="77777777" w:rsidR="00F81714" w:rsidRDefault="00B01CD9" w:rsidP="00AB4C1C">
      <w:pPr>
        <w:jc w:val="both"/>
      </w:pPr>
      <w:r>
        <w:t xml:space="preserve">Because </w:t>
      </w:r>
      <w:r w:rsidR="00F81714">
        <w:t>scale items and ratings were changed slightly, cauti</w:t>
      </w:r>
      <w:r w:rsidR="000B2CCD">
        <w:t>on must be taken when comparing the magnitude of value orientations revealed</w:t>
      </w:r>
      <w:r w:rsidR="00F81714">
        <w:t xml:space="preserve"> in the present study with populations from studies which used the original scale</w:t>
      </w:r>
      <w:r w:rsidR="000B2CCD">
        <w:t>. Indeed, Raymond et al</w:t>
      </w:r>
      <w:r w:rsidR="004431A4">
        <w:t>,</w:t>
      </w:r>
      <w:r w:rsidR="000B2CCD">
        <w:t xml:space="preserve"> </w:t>
      </w:r>
      <w:r w:rsidR="004431A4">
        <w:fldChar w:fldCharType="begin" w:fldLock="1"/>
      </w:r>
      <w:r w:rsidR="00AB4C1C">
        <w:instrText>ADDIN CSL_CITATION { "citationItems" : [ { "id" : "ITEM-1", "itemData" : { "author" : [ { "dropping-particle" : "", "family" : "Raymond", "given" : "C.M.", "non-dropping-particle" : "", "parse-names" : false, "suffix" : "" }, { "dropping-particle" : "", "family" : "Ward", "given" : "J.R.", "non-dropping-particle" : "", "parse-names" : false, "suffix" : "" }, { "dropping-particle" : "", "family" : "Groot", "given" : "Judith I. M.", "non-dropping-particle" : "De", "parse-names" : false, "suffix" : "" } ], "container-title" : "Symposium: The role of values in environmental behaviour", "id" : "ITEM-1", "issued" : { "date-parts" : [ [ "2011" ] ] }, "publisher-place" : "University of Groningen, Groningen, the Netherlands", "title" : "The effect of the numerical rating scale on the distribution and structure of environmentally relevant values", "type" : "paper-conference" }, "suppress-author" : 1, "uris" : [ "http://www.mendeley.com/documents/?uuid=63d865db-4de3-4070-b4e2-b3bde64eee92" ] } ], "mendeley" : { "formattedCitation" : "(2011)", "plainTextFormattedCitation" : "(2011)", "previouslyFormattedCitation" : "(2011)" }, "properties" : { "noteIndex" : 0 }, "schema" : "https://github.com/citation-style-language/schema/raw/master/csl-citation.json" }</w:instrText>
      </w:r>
      <w:r w:rsidR="004431A4">
        <w:fldChar w:fldCharType="separate"/>
      </w:r>
      <w:r w:rsidR="004431A4" w:rsidRPr="004431A4">
        <w:rPr>
          <w:noProof/>
        </w:rPr>
        <w:t>(2011)</w:t>
      </w:r>
      <w:r w:rsidR="004431A4">
        <w:fldChar w:fldCharType="end"/>
      </w:r>
      <w:r w:rsidR="000B2CCD">
        <w:t xml:space="preserve"> found that the original scale reveals lower egoistic value </w:t>
      </w:r>
      <w:r w:rsidR="00946922">
        <w:t>orientations</w:t>
      </w:r>
      <w:r w:rsidR="000B2CCD">
        <w:t xml:space="preserve"> that a 6 point Likert scale, while the altruistic and biospheric value orientations were comparable across the two scales. </w:t>
      </w:r>
    </w:p>
    <w:p w14:paraId="574C7676" w14:textId="77777777" w:rsidR="00AB4C1C" w:rsidRDefault="00AB4C1C" w:rsidP="00AB4C1C">
      <w:pPr>
        <w:pStyle w:val="Heading1"/>
        <w:jc w:val="center"/>
      </w:pPr>
      <w:bookmarkStart w:id="0" w:name="_GoBack"/>
      <w:bookmarkEnd w:id="0"/>
      <w:r>
        <w:t>References</w:t>
      </w:r>
    </w:p>
    <w:p w14:paraId="2B696D4D" w14:textId="77777777" w:rsidR="00AB4C1C" w:rsidRPr="00AB4C1C" w:rsidRDefault="00AB4C1C">
      <w:pPr>
        <w:pStyle w:val="NormalWeb"/>
        <w:ind w:left="480" w:hanging="480"/>
        <w:divId w:val="1783644626"/>
        <w:rPr>
          <w:rFonts w:ascii="Calibri" w:hAnsi="Calibri"/>
          <w:noProof/>
          <w:sz w:val="22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AB4C1C">
        <w:rPr>
          <w:rFonts w:ascii="Calibri" w:hAnsi="Calibri"/>
          <w:noProof/>
          <w:sz w:val="22"/>
        </w:rPr>
        <w:t xml:space="preserve">Raymond, C. M., Ward, J. R., &amp; De Groot, J. I. M. (2011). The effect of the numerical rating scale on the distribution and structure of environmentally relevant values. In </w:t>
      </w:r>
      <w:r w:rsidRPr="00AB4C1C">
        <w:rPr>
          <w:rFonts w:ascii="Calibri" w:hAnsi="Calibri"/>
          <w:i/>
          <w:iCs/>
          <w:noProof/>
          <w:sz w:val="22"/>
        </w:rPr>
        <w:t>Symposium: The role of values in environmental behaviour</w:t>
      </w:r>
      <w:r w:rsidRPr="00AB4C1C">
        <w:rPr>
          <w:rFonts w:ascii="Calibri" w:hAnsi="Calibri"/>
          <w:noProof/>
          <w:sz w:val="22"/>
        </w:rPr>
        <w:t>. University of Groningen, Groningen, the Netherlands.</w:t>
      </w:r>
    </w:p>
    <w:p w14:paraId="0692F40D" w14:textId="77777777" w:rsidR="00AB4C1C" w:rsidRPr="00AB4C1C" w:rsidRDefault="00AB4C1C">
      <w:pPr>
        <w:pStyle w:val="NormalWeb"/>
        <w:ind w:left="480" w:hanging="480"/>
        <w:divId w:val="1783644626"/>
        <w:rPr>
          <w:rFonts w:ascii="Calibri" w:hAnsi="Calibri"/>
          <w:noProof/>
          <w:sz w:val="22"/>
        </w:rPr>
      </w:pPr>
      <w:r w:rsidRPr="00AB4C1C">
        <w:rPr>
          <w:rFonts w:ascii="Calibri" w:hAnsi="Calibri"/>
          <w:noProof/>
          <w:sz w:val="22"/>
        </w:rPr>
        <w:t xml:space="preserve">Schwartz, S. H. (1992). Universals in the content and structure of values: Theoretical advances and empirical tests in 20 countries. In M. P. Zanna (Ed.), </w:t>
      </w:r>
      <w:r w:rsidRPr="00AB4C1C">
        <w:rPr>
          <w:rFonts w:ascii="Calibri" w:hAnsi="Calibri"/>
          <w:i/>
          <w:iCs/>
          <w:noProof/>
          <w:sz w:val="22"/>
        </w:rPr>
        <w:t>Advances in experimental social psychology Vol. 25</w:t>
      </w:r>
      <w:r w:rsidRPr="00AB4C1C">
        <w:rPr>
          <w:rFonts w:ascii="Calibri" w:hAnsi="Calibri"/>
          <w:noProof/>
          <w:sz w:val="22"/>
        </w:rPr>
        <w:t>. Orlando, FL: AcademicPress.</w:t>
      </w:r>
    </w:p>
    <w:p w14:paraId="4EA9385D" w14:textId="77777777" w:rsidR="00AB4C1C" w:rsidRPr="00AB4C1C" w:rsidRDefault="00AB4C1C">
      <w:pPr>
        <w:pStyle w:val="NormalWeb"/>
        <w:ind w:left="480" w:hanging="480"/>
        <w:divId w:val="1783644626"/>
        <w:rPr>
          <w:rFonts w:ascii="Calibri" w:hAnsi="Calibri"/>
          <w:noProof/>
          <w:sz w:val="22"/>
        </w:rPr>
      </w:pPr>
      <w:r w:rsidRPr="00AB4C1C">
        <w:rPr>
          <w:rFonts w:ascii="Calibri" w:hAnsi="Calibri"/>
          <w:noProof/>
          <w:sz w:val="22"/>
        </w:rPr>
        <w:t xml:space="preserve">Steg, L., Perlaviciute, G., van der Werff, E., &amp; Lurvink, J. (2012). The Significance of Hedonic Values for Environmentally Relevant Attitudes, Preferences, and Actions. </w:t>
      </w:r>
      <w:r w:rsidRPr="00AB4C1C">
        <w:rPr>
          <w:rFonts w:ascii="Calibri" w:hAnsi="Calibri"/>
          <w:i/>
          <w:iCs/>
          <w:noProof/>
          <w:sz w:val="22"/>
        </w:rPr>
        <w:t>Environment and Behavior</w:t>
      </w:r>
      <w:r w:rsidRPr="00AB4C1C">
        <w:rPr>
          <w:rFonts w:ascii="Calibri" w:hAnsi="Calibri"/>
          <w:noProof/>
          <w:sz w:val="22"/>
        </w:rPr>
        <w:t>. doi:10.1177/0013916512454730</w:t>
      </w:r>
    </w:p>
    <w:p w14:paraId="4CE436FA" w14:textId="77777777" w:rsidR="00AB4C1C" w:rsidRDefault="00AB4C1C" w:rsidP="00AB4C1C">
      <w:pPr>
        <w:jc w:val="both"/>
      </w:pPr>
      <w:r>
        <w:fldChar w:fldCharType="end"/>
      </w:r>
    </w:p>
    <w:p w14:paraId="6A1E03F0" w14:textId="77777777" w:rsidR="005A719E" w:rsidRDefault="005A719E" w:rsidP="00AB4C1C">
      <w:pPr>
        <w:jc w:val="both"/>
      </w:pPr>
    </w:p>
    <w:p w14:paraId="1C89F657" w14:textId="77777777" w:rsidR="00934792" w:rsidRDefault="00934792" w:rsidP="00AB4C1C">
      <w:pPr>
        <w:jc w:val="both"/>
      </w:pPr>
    </w:p>
    <w:sectPr w:rsidR="0093479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宋体">
    <w:panose1 w:val="00000000000000000000"/>
    <w:charset w:val="86"/>
    <w:family w:val="auto"/>
    <w:notTrueType/>
    <w:pitch w:val="variable"/>
    <w:sig w:usb0="00000001" w:usb1="080E0000" w:usb2="00000010" w:usb3="00000000" w:csb0="0004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FEE60D7"/>
    <w:multiLevelType w:val="multilevel"/>
    <w:tmpl w:val="47226408"/>
    <w:lvl w:ilvl="0">
      <w:start w:val="1"/>
      <w:numFmt w:val="decimal"/>
      <w:lvlText w:val="%1."/>
      <w:lvlJc w:val="left"/>
      <w:pPr>
        <w:ind w:left="360" w:hanging="360"/>
      </w:pPr>
      <w:rPr>
        <w:color w:val="auto"/>
      </w:rPr>
    </w:lvl>
    <w:lvl w:ilvl="1">
      <w:start w:val="1"/>
      <w:numFmt w:val="decimal"/>
      <w:lvlText w:val="%1.%2"/>
      <w:lvlJc w:val="left"/>
      <w:pPr>
        <w:ind w:left="718" w:hanging="576"/>
      </w:pPr>
      <w:rPr>
        <w:b/>
        <w:bCs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">
    <w:nsid w:val="7A556D67"/>
    <w:multiLevelType w:val="multilevel"/>
    <w:tmpl w:val="A80083BC"/>
    <w:lvl w:ilvl="0">
      <w:start w:val="4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>
    <w:abstractNumId w:val="0"/>
  </w:num>
  <w:num w:numId="2">
    <w:abstractNumId w:val="0"/>
  </w:num>
  <w:num w:numId="3">
    <w:abstractNumId w:val="0"/>
  </w:num>
  <w:num w:numId="4">
    <w:abstractNumId w:val="0"/>
  </w:num>
  <w:num w:numId="5">
    <w:abstractNumId w:val="0"/>
  </w:num>
  <w:num w:numId="6">
    <w:abstractNumId w:val="0"/>
  </w:num>
  <w:num w:numId="7">
    <w:abstractNumId w:val="0"/>
  </w:num>
  <w:num w:numId="8">
    <w:abstractNumId w:val="0"/>
  </w:num>
  <w:num w:numId="9">
    <w:abstractNumId w:val="0"/>
  </w:num>
  <w:num w:numId="10">
    <w:abstractNumId w:val="0"/>
  </w:num>
  <w:num w:numId="11">
    <w:abstractNumId w:val="0"/>
  </w:num>
  <w:num w:numId="1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27C16"/>
    <w:rsid w:val="000929DC"/>
    <w:rsid w:val="000B2CCD"/>
    <w:rsid w:val="000B6D49"/>
    <w:rsid w:val="000C36E7"/>
    <w:rsid w:val="001058BE"/>
    <w:rsid w:val="001E4195"/>
    <w:rsid w:val="001F5A43"/>
    <w:rsid w:val="00231348"/>
    <w:rsid w:val="002E5C17"/>
    <w:rsid w:val="00353210"/>
    <w:rsid w:val="003C06CE"/>
    <w:rsid w:val="003F0B3F"/>
    <w:rsid w:val="004056E9"/>
    <w:rsid w:val="004431A4"/>
    <w:rsid w:val="00472D64"/>
    <w:rsid w:val="004C3B81"/>
    <w:rsid w:val="004E751A"/>
    <w:rsid w:val="00510809"/>
    <w:rsid w:val="00540500"/>
    <w:rsid w:val="005869EB"/>
    <w:rsid w:val="005A719E"/>
    <w:rsid w:val="006042D5"/>
    <w:rsid w:val="006169E7"/>
    <w:rsid w:val="00630AFA"/>
    <w:rsid w:val="00660445"/>
    <w:rsid w:val="00660C84"/>
    <w:rsid w:val="006E076F"/>
    <w:rsid w:val="00750993"/>
    <w:rsid w:val="007526F0"/>
    <w:rsid w:val="00874575"/>
    <w:rsid w:val="008B5DAB"/>
    <w:rsid w:val="00927C16"/>
    <w:rsid w:val="00934792"/>
    <w:rsid w:val="00937A50"/>
    <w:rsid w:val="00946922"/>
    <w:rsid w:val="00994090"/>
    <w:rsid w:val="00AB4C1C"/>
    <w:rsid w:val="00AD5FD1"/>
    <w:rsid w:val="00B01CD9"/>
    <w:rsid w:val="00B431F4"/>
    <w:rsid w:val="00B6039A"/>
    <w:rsid w:val="00B63374"/>
    <w:rsid w:val="00BD3A1B"/>
    <w:rsid w:val="00CD561E"/>
    <w:rsid w:val="00CD5D5C"/>
    <w:rsid w:val="00CD78E6"/>
    <w:rsid w:val="00CF2932"/>
    <w:rsid w:val="00D51042"/>
    <w:rsid w:val="00EE018B"/>
    <w:rsid w:val="00F517DF"/>
    <w:rsid w:val="00F81714"/>
    <w:rsid w:val="00F83825"/>
    <w:rsid w:val="00FA2B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152AE67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6039A"/>
  </w:style>
  <w:style w:type="paragraph" w:styleId="Heading1">
    <w:name w:val="heading 1"/>
    <w:aliases w:val="Chapter Title (heading 1)"/>
    <w:basedOn w:val="Normal"/>
    <w:next w:val="Normal"/>
    <w:link w:val="Heading1Char"/>
    <w:uiPriority w:val="9"/>
    <w:qFormat/>
    <w:rsid w:val="00B6039A"/>
    <w:pPr>
      <w:spacing w:before="480" w:after="0"/>
      <w:contextualSpacing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6039A"/>
    <w:pPr>
      <w:spacing w:before="200" w:after="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6039A"/>
    <w:pPr>
      <w:spacing w:before="200" w:after="0" w:line="271" w:lineRule="auto"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B6039A"/>
    <w:p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B6039A"/>
    <w:pPr>
      <w:spacing w:before="200" w:after="0"/>
      <w:outlineLvl w:val="4"/>
    </w:pPr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B6039A"/>
    <w:pPr>
      <w:spacing w:after="0" w:line="271" w:lineRule="auto"/>
      <w:outlineLvl w:val="5"/>
    </w:pPr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B6039A"/>
    <w:pPr>
      <w:spacing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B6039A"/>
    <w:pPr>
      <w:spacing w:after="0"/>
      <w:outlineLvl w:val="7"/>
    </w:pPr>
    <w:rPr>
      <w:rFonts w:asciiTheme="majorHAnsi" w:eastAsiaTheme="majorEastAsia" w:hAnsiTheme="majorHAnsi" w:cstheme="majorBidi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B6039A"/>
    <w:pPr>
      <w:spacing w:after="0"/>
      <w:outlineLvl w:val="8"/>
    </w:pPr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Chapter Title (heading 1) Char"/>
    <w:basedOn w:val="DefaultParagraphFont"/>
    <w:link w:val="Heading1"/>
    <w:uiPriority w:val="9"/>
    <w:rsid w:val="00B6039A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B6039A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B6039A"/>
    <w:rPr>
      <w:rFonts w:asciiTheme="majorHAnsi" w:eastAsiaTheme="majorEastAsia" w:hAnsiTheme="majorHAnsi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rsid w:val="00B6039A"/>
    <w:rPr>
      <w:rFonts w:asciiTheme="majorHAnsi" w:eastAsiaTheme="majorEastAsia" w:hAnsiTheme="majorHAnsi" w:cstheme="majorBidi"/>
      <w:b/>
      <w:bCs/>
      <w:i/>
      <w:iCs/>
    </w:rPr>
  </w:style>
  <w:style w:type="character" w:customStyle="1" w:styleId="Heading5Char">
    <w:name w:val="Heading 5 Char"/>
    <w:basedOn w:val="DefaultParagraphFont"/>
    <w:link w:val="Heading5"/>
    <w:uiPriority w:val="9"/>
    <w:rsid w:val="00B6039A"/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character" w:customStyle="1" w:styleId="Heading6Char">
    <w:name w:val="Heading 6 Char"/>
    <w:basedOn w:val="DefaultParagraphFont"/>
    <w:link w:val="Heading6"/>
    <w:uiPriority w:val="9"/>
    <w:rsid w:val="00B6039A"/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character" w:customStyle="1" w:styleId="Heading7Char">
    <w:name w:val="Heading 7 Char"/>
    <w:basedOn w:val="DefaultParagraphFont"/>
    <w:link w:val="Heading7"/>
    <w:uiPriority w:val="9"/>
    <w:rsid w:val="00B6039A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rsid w:val="00B6039A"/>
    <w:rPr>
      <w:rFonts w:asciiTheme="majorHAnsi" w:eastAsiaTheme="majorEastAsia" w:hAnsiTheme="majorHAnsi" w:cstheme="majorBidi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rsid w:val="00B6039A"/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paragraph" w:styleId="Caption">
    <w:name w:val="caption"/>
    <w:basedOn w:val="Normal"/>
    <w:next w:val="Normal"/>
    <w:autoRedefine/>
    <w:uiPriority w:val="35"/>
    <w:unhideWhenUsed/>
    <w:rsid w:val="003C06CE"/>
    <w:pPr>
      <w:keepNext/>
      <w:spacing w:line="240" w:lineRule="auto"/>
      <w:contextualSpacing/>
    </w:pPr>
    <w:rPr>
      <w:rFonts w:asciiTheme="majorHAnsi" w:hAnsiTheme="majorHAnsi"/>
      <w:i/>
      <w:spacing w:val="10"/>
      <w:lang w:eastAsia="en-GB"/>
    </w:rPr>
  </w:style>
  <w:style w:type="paragraph" w:styleId="Title">
    <w:name w:val="Title"/>
    <w:aliases w:val="Chapter Name Title"/>
    <w:basedOn w:val="Normal"/>
    <w:next w:val="Normal"/>
    <w:link w:val="TitleChar"/>
    <w:uiPriority w:val="10"/>
    <w:qFormat/>
    <w:rsid w:val="00B6039A"/>
    <w:pPr>
      <w:pBdr>
        <w:bottom w:val="single" w:sz="4" w:space="1" w:color="auto"/>
      </w:pBdr>
      <w:spacing w:line="240" w:lineRule="auto"/>
      <w:contextualSpacing/>
    </w:pPr>
    <w:rPr>
      <w:rFonts w:asciiTheme="majorHAnsi" w:eastAsiaTheme="majorEastAsia" w:hAnsiTheme="majorHAnsi" w:cstheme="majorBidi"/>
      <w:spacing w:val="5"/>
      <w:sz w:val="52"/>
      <w:szCs w:val="52"/>
    </w:rPr>
  </w:style>
  <w:style w:type="character" w:customStyle="1" w:styleId="TitleChar">
    <w:name w:val="Title Char"/>
    <w:aliases w:val="Chapter Name Title Char"/>
    <w:basedOn w:val="DefaultParagraphFont"/>
    <w:link w:val="Title"/>
    <w:uiPriority w:val="10"/>
    <w:rsid w:val="00B6039A"/>
    <w:rPr>
      <w:rFonts w:asciiTheme="majorHAnsi" w:eastAsiaTheme="majorEastAsia" w:hAnsiTheme="majorHAnsi" w:cstheme="majorBidi"/>
      <w:spacing w:val="5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B6039A"/>
    <w:pPr>
      <w:spacing w:after="600"/>
    </w:pPr>
    <w:rPr>
      <w:rFonts w:asciiTheme="majorHAnsi" w:eastAsiaTheme="majorEastAsia" w:hAnsiTheme="majorHAnsi" w:cstheme="majorBidi"/>
      <w:i/>
      <w:iCs/>
      <w:spacing w:val="13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B6039A"/>
    <w:rPr>
      <w:rFonts w:asciiTheme="majorHAnsi" w:eastAsiaTheme="majorEastAsia" w:hAnsiTheme="majorHAnsi" w:cstheme="majorBidi"/>
      <w:i/>
      <w:iCs/>
      <w:spacing w:val="13"/>
      <w:sz w:val="24"/>
      <w:szCs w:val="24"/>
    </w:rPr>
  </w:style>
  <w:style w:type="character" w:styleId="Strong">
    <w:name w:val="Strong"/>
    <w:uiPriority w:val="22"/>
    <w:qFormat/>
    <w:rsid w:val="00B6039A"/>
    <w:rPr>
      <w:b/>
      <w:bCs/>
    </w:rPr>
  </w:style>
  <w:style w:type="character" w:styleId="Emphasis">
    <w:name w:val="Emphasis"/>
    <w:uiPriority w:val="20"/>
    <w:qFormat/>
    <w:rsid w:val="00B6039A"/>
    <w:rPr>
      <w:b/>
      <w:bCs/>
      <w:i/>
      <w:iCs/>
      <w:spacing w:val="10"/>
      <w:bdr w:val="none" w:sz="0" w:space="0" w:color="auto"/>
      <w:shd w:val="clear" w:color="auto" w:fill="auto"/>
    </w:rPr>
  </w:style>
  <w:style w:type="paragraph" w:styleId="NoSpacing">
    <w:name w:val="No Spacing"/>
    <w:basedOn w:val="Normal"/>
    <w:link w:val="NoSpacingChar"/>
    <w:uiPriority w:val="1"/>
    <w:qFormat/>
    <w:rsid w:val="00B6039A"/>
    <w:pPr>
      <w:spacing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3C06CE"/>
  </w:style>
  <w:style w:type="paragraph" w:styleId="ListParagraph">
    <w:name w:val="List Paragraph"/>
    <w:basedOn w:val="Normal"/>
    <w:uiPriority w:val="34"/>
    <w:qFormat/>
    <w:rsid w:val="00B6039A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B6039A"/>
    <w:pPr>
      <w:spacing w:before="200" w:after="0"/>
      <w:ind w:left="360" w:right="360"/>
    </w:pPr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B6039A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6039A"/>
    <w:pPr>
      <w:pBdr>
        <w:bottom w:val="single" w:sz="4" w:space="1" w:color="auto"/>
      </w:pBdr>
      <w:spacing w:before="200" w:after="280"/>
      <w:ind w:left="1008" w:right="1152"/>
      <w:jc w:val="both"/>
    </w:pPr>
    <w:rPr>
      <w:b/>
      <w:bCs/>
      <w:i/>
      <w:iCs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6039A"/>
    <w:rPr>
      <w:b/>
      <w:bCs/>
      <w:i/>
      <w:iCs/>
    </w:rPr>
  </w:style>
  <w:style w:type="character" w:styleId="SubtleEmphasis">
    <w:name w:val="Subtle Emphasis"/>
    <w:uiPriority w:val="19"/>
    <w:qFormat/>
    <w:rsid w:val="00B6039A"/>
    <w:rPr>
      <w:i/>
      <w:iCs/>
    </w:rPr>
  </w:style>
  <w:style w:type="character" w:styleId="IntenseEmphasis">
    <w:name w:val="Intense Emphasis"/>
    <w:uiPriority w:val="21"/>
    <w:qFormat/>
    <w:rsid w:val="00B6039A"/>
    <w:rPr>
      <w:b/>
      <w:bCs/>
    </w:rPr>
  </w:style>
  <w:style w:type="character" w:styleId="SubtleReference">
    <w:name w:val="Subtle Reference"/>
    <w:uiPriority w:val="31"/>
    <w:qFormat/>
    <w:rsid w:val="00B6039A"/>
    <w:rPr>
      <w:smallCaps/>
    </w:rPr>
  </w:style>
  <w:style w:type="character" w:styleId="IntenseReference">
    <w:name w:val="Intense Reference"/>
    <w:uiPriority w:val="32"/>
    <w:qFormat/>
    <w:rsid w:val="00B6039A"/>
    <w:rPr>
      <w:smallCaps/>
      <w:spacing w:val="5"/>
      <w:u w:val="single"/>
    </w:rPr>
  </w:style>
  <w:style w:type="character" w:styleId="BookTitle">
    <w:name w:val="Book Title"/>
    <w:uiPriority w:val="33"/>
    <w:qFormat/>
    <w:rsid w:val="00B6039A"/>
    <w:rPr>
      <w:i/>
      <w:iCs/>
      <w:smallCaps/>
      <w:spacing w:val="5"/>
    </w:rPr>
  </w:style>
  <w:style w:type="paragraph" w:styleId="TOCHeading">
    <w:name w:val="TOC Heading"/>
    <w:basedOn w:val="Heading1"/>
    <w:next w:val="Normal"/>
    <w:uiPriority w:val="39"/>
    <w:unhideWhenUsed/>
    <w:qFormat/>
    <w:rsid w:val="00B6039A"/>
    <w:pPr>
      <w:outlineLvl w:val="9"/>
    </w:pPr>
    <w:rPr>
      <w:lang w:bidi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472D6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72D6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72D64"/>
    <w:rPr>
      <w:rFonts w:ascii="Times New Roman" w:eastAsiaTheme="minorEastAsia" w:hAnsi="Times New Roman" w:cs="Times New Roman"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72D6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72D64"/>
    <w:rPr>
      <w:rFonts w:ascii="Times New Roman" w:eastAsiaTheme="minorEastAsia" w:hAnsi="Times New Roman" w:cs="Times New Roman"/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72D64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72D64"/>
    <w:rPr>
      <w:rFonts w:ascii="Tahoma" w:eastAsiaTheme="minorEastAsia" w:hAnsi="Tahoma" w:cs="Tahoma"/>
      <w:sz w:val="16"/>
      <w:szCs w:val="16"/>
      <w:lang w:val="en-US"/>
    </w:rPr>
  </w:style>
  <w:style w:type="paragraph" w:styleId="NormalWeb">
    <w:name w:val="Normal (Web)"/>
    <w:basedOn w:val="Normal"/>
    <w:uiPriority w:val="99"/>
    <w:semiHidden/>
    <w:unhideWhenUsed/>
    <w:rsid w:val="00AB4C1C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  <w:lang w:eastAsia="en-GB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6039A"/>
  </w:style>
  <w:style w:type="paragraph" w:styleId="Heading1">
    <w:name w:val="heading 1"/>
    <w:aliases w:val="Chapter Title (heading 1)"/>
    <w:basedOn w:val="Normal"/>
    <w:next w:val="Normal"/>
    <w:link w:val="Heading1Char"/>
    <w:uiPriority w:val="9"/>
    <w:qFormat/>
    <w:rsid w:val="00B6039A"/>
    <w:pPr>
      <w:spacing w:before="480" w:after="0"/>
      <w:contextualSpacing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6039A"/>
    <w:pPr>
      <w:spacing w:before="200" w:after="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6039A"/>
    <w:pPr>
      <w:spacing w:before="200" w:after="0" w:line="271" w:lineRule="auto"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B6039A"/>
    <w:p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B6039A"/>
    <w:pPr>
      <w:spacing w:before="200" w:after="0"/>
      <w:outlineLvl w:val="4"/>
    </w:pPr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B6039A"/>
    <w:pPr>
      <w:spacing w:after="0" w:line="271" w:lineRule="auto"/>
      <w:outlineLvl w:val="5"/>
    </w:pPr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B6039A"/>
    <w:pPr>
      <w:spacing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B6039A"/>
    <w:pPr>
      <w:spacing w:after="0"/>
      <w:outlineLvl w:val="7"/>
    </w:pPr>
    <w:rPr>
      <w:rFonts w:asciiTheme="majorHAnsi" w:eastAsiaTheme="majorEastAsia" w:hAnsiTheme="majorHAnsi" w:cstheme="majorBidi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B6039A"/>
    <w:pPr>
      <w:spacing w:after="0"/>
      <w:outlineLvl w:val="8"/>
    </w:pPr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Chapter Title (heading 1) Char"/>
    <w:basedOn w:val="DefaultParagraphFont"/>
    <w:link w:val="Heading1"/>
    <w:uiPriority w:val="9"/>
    <w:rsid w:val="00B6039A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B6039A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B6039A"/>
    <w:rPr>
      <w:rFonts w:asciiTheme="majorHAnsi" w:eastAsiaTheme="majorEastAsia" w:hAnsiTheme="majorHAnsi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rsid w:val="00B6039A"/>
    <w:rPr>
      <w:rFonts w:asciiTheme="majorHAnsi" w:eastAsiaTheme="majorEastAsia" w:hAnsiTheme="majorHAnsi" w:cstheme="majorBidi"/>
      <w:b/>
      <w:bCs/>
      <w:i/>
      <w:iCs/>
    </w:rPr>
  </w:style>
  <w:style w:type="character" w:customStyle="1" w:styleId="Heading5Char">
    <w:name w:val="Heading 5 Char"/>
    <w:basedOn w:val="DefaultParagraphFont"/>
    <w:link w:val="Heading5"/>
    <w:uiPriority w:val="9"/>
    <w:rsid w:val="00B6039A"/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character" w:customStyle="1" w:styleId="Heading6Char">
    <w:name w:val="Heading 6 Char"/>
    <w:basedOn w:val="DefaultParagraphFont"/>
    <w:link w:val="Heading6"/>
    <w:uiPriority w:val="9"/>
    <w:rsid w:val="00B6039A"/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character" w:customStyle="1" w:styleId="Heading7Char">
    <w:name w:val="Heading 7 Char"/>
    <w:basedOn w:val="DefaultParagraphFont"/>
    <w:link w:val="Heading7"/>
    <w:uiPriority w:val="9"/>
    <w:rsid w:val="00B6039A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rsid w:val="00B6039A"/>
    <w:rPr>
      <w:rFonts w:asciiTheme="majorHAnsi" w:eastAsiaTheme="majorEastAsia" w:hAnsiTheme="majorHAnsi" w:cstheme="majorBidi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rsid w:val="00B6039A"/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paragraph" w:styleId="Caption">
    <w:name w:val="caption"/>
    <w:basedOn w:val="Normal"/>
    <w:next w:val="Normal"/>
    <w:autoRedefine/>
    <w:uiPriority w:val="35"/>
    <w:unhideWhenUsed/>
    <w:rsid w:val="003C06CE"/>
    <w:pPr>
      <w:keepNext/>
      <w:spacing w:line="240" w:lineRule="auto"/>
      <w:contextualSpacing/>
    </w:pPr>
    <w:rPr>
      <w:rFonts w:asciiTheme="majorHAnsi" w:hAnsiTheme="majorHAnsi"/>
      <w:i/>
      <w:spacing w:val="10"/>
      <w:lang w:eastAsia="en-GB"/>
    </w:rPr>
  </w:style>
  <w:style w:type="paragraph" w:styleId="Title">
    <w:name w:val="Title"/>
    <w:aliases w:val="Chapter Name Title"/>
    <w:basedOn w:val="Normal"/>
    <w:next w:val="Normal"/>
    <w:link w:val="TitleChar"/>
    <w:uiPriority w:val="10"/>
    <w:qFormat/>
    <w:rsid w:val="00B6039A"/>
    <w:pPr>
      <w:pBdr>
        <w:bottom w:val="single" w:sz="4" w:space="1" w:color="auto"/>
      </w:pBdr>
      <w:spacing w:line="240" w:lineRule="auto"/>
      <w:contextualSpacing/>
    </w:pPr>
    <w:rPr>
      <w:rFonts w:asciiTheme="majorHAnsi" w:eastAsiaTheme="majorEastAsia" w:hAnsiTheme="majorHAnsi" w:cstheme="majorBidi"/>
      <w:spacing w:val="5"/>
      <w:sz w:val="52"/>
      <w:szCs w:val="52"/>
    </w:rPr>
  </w:style>
  <w:style w:type="character" w:customStyle="1" w:styleId="TitleChar">
    <w:name w:val="Title Char"/>
    <w:aliases w:val="Chapter Name Title Char"/>
    <w:basedOn w:val="DefaultParagraphFont"/>
    <w:link w:val="Title"/>
    <w:uiPriority w:val="10"/>
    <w:rsid w:val="00B6039A"/>
    <w:rPr>
      <w:rFonts w:asciiTheme="majorHAnsi" w:eastAsiaTheme="majorEastAsia" w:hAnsiTheme="majorHAnsi" w:cstheme="majorBidi"/>
      <w:spacing w:val="5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B6039A"/>
    <w:pPr>
      <w:spacing w:after="600"/>
    </w:pPr>
    <w:rPr>
      <w:rFonts w:asciiTheme="majorHAnsi" w:eastAsiaTheme="majorEastAsia" w:hAnsiTheme="majorHAnsi" w:cstheme="majorBidi"/>
      <w:i/>
      <w:iCs/>
      <w:spacing w:val="13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B6039A"/>
    <w:rPr>
      <w:rFonts w:asciiTheme="majorHAnsi" w:eastAsiaTheme="majorEastAsia" w:hAnsiTheme="majorHAnsi" w:cstheme="majorBidi"/>
      <w:i/>
      <w:iCs/>
      <w:spacing w:val="13"/>
      <w:sz w:val="24"/>
      <w:szCs w:val="24"/>
    </w:rPr>
  </w:style>
  <w:style w:type="character" w:styleId="Strong">
    <w:name w:val="Strong"/>
    <w:uiPriority w:val="22"/>
    <w:qFormat/>
    <w:rsid w:val="00B6039A"/>
    <w:rPr>
      <w:b/>
      <w:bCs/>
    </w:rPr>
  </w:style>
  <w:style w:type="character" w:styleId="Emphasis">
    <w:name w:val="Emphasis"/>
    <w:uiPriority w:val="20"/>
    <w:qFormat/>
    <w:rsid w:val="00B6039A"/>
    <w:rPr>
      <w:b/>
      <w:bCs/>
      <w:i/>
      <w:iCs/>
      <w:spacing w:val="10"/>
      <w:bdr w:val="none" w:sz="0" w:space="0" w:color="auto"/>
      <w:shd w:val="clear" w:color="auto" w:fill="auto"/>
    </w:rPr>
  </w:style>
  <w:style w:type="paragraph" w:styleId="NoSpacing">
    <w:name w:val="No Spacing"/>
    <w:basedOn w:val="Normal"/>
    <w:link w:val="NoSpacingChar"/>
    <w:uiPriority w:val="1"/>
    <w:qFormat/>
    <w:rsid w:val="00B6039A"/>
    <w:pPr>
      <w:spacing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3C06CE"/>
  </w:style>
  <w:style w:type="paragraph" w:styleId="ListParagraph">
    <w:name w:val="List Paragraph"/>
    <w:basedOn w:val="Normal"/>
    <w:uiPriority w:val="34"/>
    <w:qFormat/>
    <w:rsid w:val="00B6039A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B6039A"/>
    <w:pPr>
      <w:spacing w:before="200" w:after="0"/>
      <w:ind w:left="360" w:right="360"/>
    </w:pPr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B6039A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6039A"/>
    <w:pPr>
      <w:pBdr>
        <w:bottom w:val="single" w:sz="4" w:space="1" w:color="auto"/>
      </w:pBdr>
      <w:spacing w:before="200" w:after="280"/>
      <w:ind w:left="1008" w:right="1152"/>
      <w:jc w:val="both"/>
    </w:pPr>
    <w:rPr>
      <w:b/>
      <w:bCs/>
      <w:i/>
      <w:iCs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6039A"/>
    <w:rPr>
      <w:b/>
      <w:bCs/>
      <w:i/>
      <w:iCs/>
    </w:rPr>
  </w:style>
  <w:style w:type="character" w:styleId="SubtleEmphasis">
    <w:name w:val="Subtle Emphasis"/>
    <w:uiPriority w:val="19"/>
    <w:qFormat/>
    <w:rsid w:val="00B6039A"/>
    <w:rPr>
      <w:i/>
      <w:iCs/>
    </w:rPr>
  </w:style>
  <w:style w:type="character" w:styleId="IntenseEmphasis">
    <w:name w:val="Intense Emphasis"/>
    <w:uiPriority w:val="21"/>
    <w:qFormat/>
    <w:rsid w:val="00B6039A"/>
    <w:rPr>
      <w:b/>
      <w:bCs/>
    </w:rPr>
  </w:style>
  <w:style w:type="character" w:styleId="SubtleReference">
    <w:name w:val="Subtle Reference"/>
    <w:uiPriority w:val="31"/>
    <w:qFormat/>
    <w:rsid w:val="00B6039A"/>
    <w:rPr>
      <w:smallCaps/>
    </w:rPr>
  </w:style>
  <w:style w:type="character" w:styleId="IntenseReference">
    <w:name w:val="Intense Reference"/>
    <w:uiPriority w:val="32"/>
    <w:qFormat/>
    <w:rsid w:val="00B6039A"/>
    <w:rPr>
      <w:smallCaps/>
      <w:spacing w:val="5"/>
      <w:u w:val="single"/>
    </w:rPr>
  </w:style>
  <w:style w:type="character" w:styleId="BookTitle">
    <w:name w:val="Book Title"/>
    <w:uiPriority w:val="33"/>
    <w:qFormat/>
    <w:rsid w:val="00B6039A"/>
    <w:rPr>
      <w:i/>
      <w:iCs/>
      <w:smallCaps/>
      <w:spacing w:val="5"/>
    </w:rPr>
  </w:style>
  <w:style w:type="paragraph" w:styleId="TOCHeading">
    <w:name w:val="TOC Heading"/>
    <w:basedOn w:val="Heading1"/>
    <w:next w:val="Normal"/>
    <w:uiPriority w:val="39"/>
    <w:unhideWhenUsed/>
    <w:qFormat/>
    <w:rsid w:val="00B6039A"/>
    <w:pPr>
      <w:outlineLvl w:val="9"/>
    </w:pPr>
    <w:rPr>
      <w:lang w:bidi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472D6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72D6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72D64"/>
    <w:rPr>
      <w:rFonts w:ascii="Times New Roman" w:eastAsiaTheme="minorEastAsia" w:hAnsi="Times New Roman" w:cs="Times New Roman"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72D6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72D64"/>
    <w:rPr>
      <w:rFonts w:ascii="Times New Roman" w:eastAsiaTheme="minorEastAsia" w:hAnsi="Times New Roman" w:cs="Times New Roman"/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72D64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72D64"/>
    <w:rPr>
      <w:rFonts w:ascii="Tahoma" w:eastAsiaTheme="minorEastAsia" w:hAnsi="Tahoma" w:cs="Tahoma"/>
      <w:sz w:val="16"/>
      <w:szCs w:val="16"/>
      <w:lang w:val="en-US"/>
    </w:rPr>
  </w:style>
  <w:style w:type="paragraph" w:styleId="NormalWeb">
    <w:name w:val="Normal (Web)"/>
    <w:basedOn w:val="Normal"/>
    <w:uiPriority w:val="99"/>
    <w:semiHidden/>
    <w:unhideWhenUsed/>
    <w:rsid w:val="00AB4C1C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783644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 Sixth Edition"/>
</file>

<file path=customXml/itemProps1.xml><?xml version="1.0" encoding="utf-8"?>
<ds:datastoreItem xmlns:ds="http://schemas.openxmlformats.org/officeDocument/2006/customXml" ds:itemID="{A1599EEA-AEFA-C540-AE49-C7F9A549093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2</Pages>
  <Words>1538</Words>
  <Characters>8767</Characters>
  <Application>Microsoft Macintosh Word</Application>
  <DocSecurity>0</DocSecurity>
  <Lines>73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1028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zzi Gabe-Thomas</dc:creator>
  <cp:keywords/>
  <dc:description/>
  <cp:lastModifiedBy>Nataliya Mogles</cp:lastModifiedBy>
  <cp:revision>5</cp:revision>
  <dcterms:created xsi:type="dcterms:W3CDTF">2016-04-20T15:06:00Z</dcterms:created>
  <dcterms:modified xsi:type="dcterms:W3CDTF">2016-04-20T15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lizzi.gt@gmail.com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cm-sigchi-proceedings</vt:lpwstr>
  </property>
  <property fmtid="{D5CDD505-2E9C-101B-9397-08002B2CF9AE}" pid="6" name="Mendeley Recent Style Name 0_1">
    <vt:lpwstr>ACM SIGCHI Proceedings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environment-and-planning-a</vt:lpwstr>
  </property>
  <property fmtid="{D5CDD505-2E9C-101B-9397-08002B2CF9AE}" pid="14" name="Mendeley Recent Style Name 4_1">
    <vt:lpwstr>Environment and Planning A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plos-one</vt:lpwstr>
  </property>
  <property fmtid="{D5CDD505-2E9C-101B-9397-08002B2CF9AE}" pid="22" name="Mendeley Recent Style Name 8_1">
    <vt:lpwstr>PLOS ON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